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A97ADD7" w:rsidR="00E872A4" w:rsidRPr="00DC6E66" w:rsidRDefault="00E04E6C" w:rsidP="00746253">
      <w:pPr>
        <w:pStyle w:val="BodyText"/>
        <w:spacing w:before="0" w:after="0"/>
      </w:pPr>
      <w:r w:rsidRPr="00480550">
        <w:rPr>
          <w:b/>
          <w:bCs/>
        </w:rPr>
        <w:lastRenderedPageBreak/>
        <w:t>Table S</w:t>
      </w:r>
      <w:r w:rsidRPr="00836A72">
        <w:rPr>
          <w:b/>
          <w:bCs/>
          <w:highlight w:val="red"/>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9F5E3DE" w14:textId="278BA269" w:rsidR="00682557" w:rsidRDefault="00AF3EA1" w:rsidP="00682557">
      <w:pPr>
        <w:pStyle w:val="BodyText"/>
        <w:spacing w:before="0" w:after="0"/>
      </w:pPr>
      <w:r w:rsidRPr="00C072BC">
        <w:rPr>
          <w:b/>
        </w:rPr>
        <w:t>Figure S</w:t>
      </w:r>
      <w:r w:rsidR="00385630">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xml:space="preserve">) across the GCFR and SWAFR. </w:t>
      </w:r>
      <w:r w:rsidR="00682557">
        <w:rPr>
          <w:rFonts w:hAnsi="Times New Roman" w:cs="Times New Roman"/>
        </w:rPr>
        <w:t>Abbreviations follow that in Tables S1, S2 and S3.</w:t>
      </w:r>
    </w:p>
    <w:p w14:paraId="5D47A722" w14:textId="1BB2DD63" w:rsidR="00AF3EA1" w:rsidRDefault="00AF3EA1" w:rsidP="00323C08">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4C968212" w:rsidR="00AF3EA1" w:rsidRDefault="00AF3EA1" w:rsidP="00323C08">
      <w:r w:rsidRPr="00C072BC">
        <w:rPr>
          <w:b/>
        </w:rPr>
        <w:t>Figure S</w:t>
      </w:r>
      <w:r w:rsidR="00385630">
        <w:rPr>
          <w:b/>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H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EDF8ED1" w:rsidR="00272763" w:rsidRDefault="00AF3EA1" w:rsidP="00272763">
      <w:r w:rsidRPr="00C072BC">
        <w:rPr>
          <w:b/>
        </w:rPr>
        <w:t>Figure S</w:t>
      </w:r>
      <w:r w:rsidR="00385630">
        <w:rPr>
          <w:b/>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 and S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4FE94856" w:rsidR="00E55333" w:rsidRDefault="00C22AC7" w:rsidP="008C5774">
      <w:r w:rsidRPr="00C22AC7">
        <w:rPr>
          <w:b/>
          <w:bCs/>
        </w:rPr>
        <w:t>Figure S</w:t>
      </w:r>
      <w:r w:rsidR="00D33626">
        <w:rPr>
          <w:b/>
          <w:bCs/>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1, S2 and S3 and Figures S1, S2 and S3.</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Pr>
          <w:b/>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e,f) PC1 (Figure 3b) and (g,h) the multivariate (MV) model (Figure 4b). Map projection used: WGS84.</w:t>
      </w:r>
      <w:r w:rsidR="00890018">
        <w:br w:type="page"/>
      </w:r>
    </w:p>
    <w:p w14:paraId="311102D3" w14:textId="0AF5B61E" w:rsidR="003E36B7" w:rsidRDefault="00E55333">
      <w:bookmarkStart w:id="1" w:name="_GoBack"/>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bookmarkEnd w:id="1"/>
      <w:r w:rsidR="003E36B7">
        <w:br w:type="page"/>
      </w:r>
    </w:p>
    <w:p w14:paraId="588FA9F6" w14:textId="0AD3453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e,f) PC1 (Figure 3b) and (g,h) the multivariate (MV) model (Figure 4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5AF71C86" w:rsidR="00FB5212" w:rsidRDefault="00314A7A" w:rsidP="00323C08">
      <w:r w:rsidRPr="00C072BC">
        <w:rPr>
          <w:b/>
        </w:rPr>
        <w:lastRenderedPageBreak/>
        <w:t xml:space="preserve">Figure </w:t>
      </w:r>
      <w:r w:rsidR="00FB5212" w:rsidRPr="00C072BC">
        <w:rPr>
          <w:b/>
        </w:rPr>
        <w:t>S</w:t>
      </w:r>
      <w:r w:rsidR="00A81A80">
        <w:rPr>
          <w:b/>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0E5F4B" w:rsidRPr="000E5F4B">
        <w:rPr>
          <w:rFonts w:hAnsi="Times New Roman" w:cs="Times New Roman"/>
        </w:rPr>
        <w:t xml:space="preserve"> </w:t>
      </w:r>
      <w:r w:rsidR="000E5F4B">
        <w:rPr>
          <w:rFonts w:hAnsi="Times New Roman" w:cs="Times New Roman"/>
        </w:rPr>
        <w:t>Abbreviations follow that in Tables S1, S2 and S3 and Figures S1, S2, S3 and S4.</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50E08F5F"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Figure </w:t>
      </w:r>
      <w:r w:rsidR="0071551D" w:rsidRPr="0071551D">
        <w:rPr>
          <w:highlight w:val="red"/>
        </w:rPr>
        <w:t>3</w:t>
      </w:r>
      <w:r w:rsidR="0071551D">
        <w:t>) against</w:t>
      </w:r>
      <w:r w:rsidR="000215CA">
        <w:t xml:space="preserve"> the major axis of environmental heterogeneity (PC1) from the PCA </w:t>
      </w:r>
      <w:r w:rsidR="0071551D">
        <w:t>(Figure S4)</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2387780" w:rsidR="00A946F1" w:rsidRDefault="003F24C4">
      <w:r w:rsidRPr="003F24C4">
        <w:rPr>
          <w:b/>
          <w:bCs/>
        </w:rPr>
        <w:lastRenderedPageBreak/>
        <w:t>Figure S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4E2F55">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11A89D1D"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Figure S9)</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1, S2 and S3 and Figures S1, S2, S3, S4 and S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A8B00D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8)</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the separate fits for the GCFR (black) and SWAFR (grey) are presented, following the best fitting model at that scale (see Table 2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t>[</w:t>
      </w:r>
      <w:r w:rsidR="00810556" w:rsidRPr="00431B69">
        <w:rPr>
          <w:highlight w:val="yellow"/>
        </w:rPr>
        <w:t>note QDS and HDS have additive models as best fitting</w:t>
      </w:r>
      <w:r w:rsidR="00810556">
        <w:t>]</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701603" w14:textId="77777777" w:rsidR="00F97858" w:rsidRDefault="00F97858">
      <w:pPr>
        <w:spacing w:after="0"/>
      </w:pPr>
      <w:r>
        <w:separator/>
      </w:r>
    </w:p>
  </w:endnote>
  <w:endnote w:type="continuationSeparator" w:id="0">
    <w:p w14:paraId="71DF8EDF" w14:textId="77777777" w:rsidR="00F97858" w:rsidRDefault="00F97858">
      <w:pPr>
        <w:spacing w:after="0"/>
      </w:pPr>
      <w:r>
        <w:continuationSeparator/>
      </w:r>
    </w:p>
  </w:endnote>
  <w:endnote w:type="continuationNotice" w:id="1">
    <w:p w14:paraId="413C9A40" w14:textId="77777777" w:rsidR="00F97858" w:rsidRDefault="00F9785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C65F96" w14:textId="77777777" w:rsidR="00F97858" w:rsidRDefault="00F97858">
      <w:r>
        <w:separator/>
      </w:r>
    </w:p>
  </w:footnote>
  <w:footnote w:type="continuationSeparator" w:id="0">
    <w:p w14:paraId="7BDD6E76" w14:textId="77777777" w:rsidR="00F97858" w:rsidRDefault="00F97858">
      <w:r>
        <w:continuationSeparator/>
      </w:r>
    </w:p>
  </w:footnote>
  <w:footnote w:type="continuationNotice" w:id="1">
    <w:p w14:paraId="50A7F0A1" w14:textId="77777777" w:rsidR="00F97858" w:rsidRDefault="00F9785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3871"/>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2352C-D587-43ED-BF7F-6120B8C8C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0</TotalTime>
  <Pages>21</Pages>
  <Words>2144</Words>
  <Characters>12227</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34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12</cp:revision>
  <cp:lastPrinted>2019-11-19T13:01:00Z</cp:lastPrinted>
  <dcterms:created xsi:type="dcterms:W3CDTF">2019-12-03T09:32:00Z</dcterms:created>
  <dcterms:modified xsi:type="dcterms:W3CDTF">2020-01-08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